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5C805049"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p>
    <w:p w14:paraId="1B9A240F" w14:textId="0B3A0FA6"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p>
    <w:p w14:paraId="69FB7BF2" w14:textId="04B78810"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p>
    <w:p w14:paraId="5DEDBEA4" w14:textId="700BAB3C"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p>
    <w:p w14:paraId="4194F303" w14:textId="77777777" w:rsidR="00BA333F" w:rsidRDefault="00BA333F" w:rsidP="00BA333F">
      <w:pPr>
        <w:rPr>
          <w:lang w:val="es-ES"/>
        </w:rPr>
      </w:pPr>
    </w:p>
    <w:p w14:paraId="743E0E0B" w14:textId="7F2EBB7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1C259F">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2)", "plainTextFormattedCitation" : "(2)", "previouslyFormattedCitation" : "(2)" }, "properties" : { "noteIndex" : 0 }, "schema" : "https://github.com/citation-style-language/schema/raw/master/csl-citation.json" }</w:instrText>
      </w:r>
      <w:r w:rsidR="00EB22BB">
        <w:rPr>
          <w:lang w:val="es-ES"/>
        </w:rPr>
        <w:fldChar w:fldCharType="separate"/>
      </w:r>
      <w:r w:rsidR="00EB22BB" w:rsidRPr="00EB22BB">
        <w:rPr>
          <w:noProof/>
          <w:lang w:val="es-ES"/>
        </w:rPr>
        <w:t>(2)</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26ED3CD0" w14:textId="5165107F" w:rsidR="00430D23"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 solidario ante otro ser humano.</w:t>
      </w:r>
    </w:p>
    <w:p w14:paraId="2314B338" w14:textId="77777777" w:rsidR="0061151A" w:rsidRPr="0061151A" w:rsidRDefault="0061151A" w:rsidP="0061151A">
      <w:pPr>
        <w:rPr>
          <w:lang w:val="es-ES"/>
        </w:rPr>
      </w:pPr>
    </w:p>
    <w:p w14:paraId="3DF215AF" w14:textId="3FD76EC0" w:rsidR="0061151A" w:rsidRDefault="0061151A" w:rsidP="007746F8">
      <w:pPr>
        <w:pStyle w:val="Prrafodelista"/>
        <w:numPr>
          <w:ilvl w:val="1"/>
          <w:numId w:val="1"/>
        </w:numPr>
        <w:rPr>
          <w:lang w:val="es-ES"/>
        </w:rPr>
      </w:pPr>
      <w:r>
        <w:rPr>
          <w:lang w:val="es-ES"/>
        </w:rPr>
        <w:t>Motivación para donar sangre</w:t>
      </w:r>
    </w:p>
    <w:p w14:paraId="7221E787" w14:textId="77777777" w:rsidR="00EB22BB" w:rsidRDefault="00EB22BB" w:rsidP="00EB22BB">
      <w:pPr>
        <w:rPr>
          <w:lang w:val="es-ES"/>
        </w:rPr>
      </w:pPr>
    </w:p>
    <w:p w14:paraId="5C8BE4B3" w14:textId="70BC2255"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1E6182">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3)", "plainTextFormattedCitation" : "(3)", "previouslyFormattedCitation" : "(3)" }, "properties" : { "noteIndex" : 0 }, "schema" : "https://github.com/citation-style-language/schema/raw/master/csl-citation.json" }</w:instrText>
      </w:r>
      <w:r w:rsidR="00D938B3">
        <w:rPr>
          <w:lang w:val="es-ES"/>
        </w:rPr>
        <w:fldChar w:fldCharType="separate"/>
      </w:r>
      <w:r w:rsidR="00D938B3" w:rsidRPr="00D938B3">
        <w:rPr>
          <w:noProof/>
          <w:lang w:val="es-ES"/>
        </w:rPr>
        <w:t>(3)</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1E6182">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4)", "plainTextFormattedCitation" : "(4)", "previouslyFormattedCitation" : "(4)" }, "properties" : { "noteIndex" : 0 }, "schema" : "https://github.com/citation-style-language/schema/raw/master/csl-citation.json" }</w:instrText>
      </w:r>
      <w:r w:rsidR="001C259F">
        <w:rPr>
          <w:lang w:val="es-ES"/>
        </w:rPr>
        <w:fldChar w:fldCharType="separate"/>
      </w:r>
      <w:r w:rsidR="00D938B3" w:rsidRPr="00D938B3">
        <w:rPr>
          <w:noProof/>
          <w:lang w:val="es-ES"/>
        </w:rPr>
        <w:t>(4)</w:t>
      </w:r>
      <w:r w:rsidR="001C259F">
        <w:rPr>
          <w:lang w:val="es-ES"/>
        </w:rPr>
        <w:fldChar w:fldCharType="end"/>
      </w:r>
      <w:r w:rsidR="00454888">
        <w:rPr>
          <w:lang w:val="es-ES"/>
        </w:rPr>
        <w:t xml:space="preserve">. </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268173E6"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1E6182">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5)", "plainTextFormattedCitation" : "(5)", "previouslyFormattedCitation" : "(5)" }, "properties" : { "noteIndex" : 0 }, "schema" : "https://github.com/citation-style-language/schema/raw/master/csl-citation.json" }</w:instrText>
      </w:r>
      <w:r w:rsidR="00D938B3">
        <w:rPr>
          <w:lang w:val="es-ES"/>
        </w:rPr>
        <w:fldChar w:fldCharType="separate"/>
      </w:r>
      <w:r w:rsidR="00D938B3" w:rsidRPr="00D938B3">
        <w:rPr>
          <w:noProof/>
          <w:lang w:val="es-ES"/>
        </w:rPr>
        <w:t>(5)</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119719F4" w14:textId="77777777" w:rsidR="007746F8" w:rsidRDefault="007746F8" w:rsidP="007746F8">
      <w:pPr>
        <w:pStyle w:val="Prrafodelista"/>
        <w:ind w:left="1440"/>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7DE08311" w14:textId="41DA6BA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3B42EA">
        <w:rPr>
          <w:lang w:val="es-ES"/>
        </w:rPr>
        <w:t xml:space="preserve"> </w:t>
      </w:r>
      <w:r w:rsidR="003B42EA">
        <w:rPr>
          <w:lang w:val="es-ES"/>
        </w:rPr>
        <w:t>En un primer momento, se realizará dos grupos focales para poder determinar el contenido de los mensajes</w:t>
      </w:r>
      <w:r w:rsidR="003B42EA">
        <w:rPr>
          <w:lang w:val="es-ES"/>
        </w:rPr>
        <w:t xml:space="preserve">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600CA19B" w:rsidR="001E6182" w:rsidRDefault="001E6182" w:rsidP="001E6182">
      <w:pPr>
        <w:rPr>
          <w:lang w:val="es-ES"/>
        </w:rPr>
      </w:pPr>
      <w:r>
        <w:rPr>
          <w:lang w:val="es-ES"/>
        </w:rPr>
        <w:t>Modulo 1: A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48CF8934" w:rsidR="001E6182" w:rsidRDefault="001E6182" w:rsidP="001E6182">
      <w:pPr>
        <w:rPr>
          <w:lang w:val="es-ES"/>
        </w:rPr>
      </w:pPr>
      <w:r>
        <w:rPr>
          <w:lang w:val="es-ES"/>
        </w:rPr>
        <w:t xml:space="preserve">Este tipo de estrategia se implemento en Suecia </w:t>
      </w:r>
      <w:r>
        <w:rPr>
          <w:lang w:val="es-ES"/>
        </w:rPr>
        <w:fldChar w:fldCharType="begin" w:fldLock="1"/>
      </w:r>
      <w:r>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6)", "plainTextFormattedCitation" : "(6)" }, "properties" : { "noteIndex" : 0 }, "schema" : "https://github.com/citation-style-language/schema/raw/master/csl-citation.json" }</w:instrText>
      </w:r>
      <w:r>
        <w:rPr>
          <w:lang w:val="es-ES"/>
        </w:rPr>
        <w:fldChar w:fldCharType="separate"/>
      </w:r>
      <w:r w:rsidRPr="001E6182">
        <w:rPr>
          <w:noProof/>
          <w:lang w:val="es-ES"/>
        </w:rPr>
        <w:t>(6)</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w:t>
      </w:r>
      <w:r w:rsidR="004418C2">
        <w:rPr>
          <w:lang w:val="es-ES"/>
        </w:rPr>
        <w:t>Gracias! La sangre que dono ahora ha llegado para el beneficio de un paciente. Saludos”</w:t>
      </w:r>
      <w:r w:rsidR="004418C2">
        <w:rPr>
          <w:lang w:val="es-ES"/>
        </w:rPr>
        <w:t>,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5AD94609" w:rsidR="001E6182" w:rsidRDefault="001E6182" w:rsidP="001E6182">
      <w:pPr>
        <w:rPr>
          <w:lang w:val="es-ES"/>
        </w:rPr>
      </w:pPr>
      <w:r>
        <w:rPr>
          <w:lang w:val="es-ES"/>
        </w:rPr>
        <w:t xml:space="preserve">Modulo 2: A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bookmarkStart w:id="0" w:name="_GoBack"/>
      <w:bookmarkEnd w:id="0"/>
    </w:p>
    <w:p w14:paraId="2EA96A05" w14:textId="77777777" w:rsidR="00FA5686" w:rsidRDefault="00FA5686" w:rsidP="00B47327">
      <w:pPr>
        <w:rPr>
          <w:lang w:val="es-ES"/>
        </w:rPr>
      </w:pPr>
    </w:p>
    <w:p w14:paraId="3BA640A8" w14:textId="717695FD" w:rsidR="00FA5686" w:rsidRPr="00B47327" w:rsidRDefault="00FA5686" w:rsidP="00B47327">
      <w:pPr>
        <w:rPr>
          <w:lang w:val="es-ES"/>
        </w:rPr>
      </w:pPr>
      <w:r>
        <w:rPr>
          <w:lang w:val="es-ES"/>
        </w:rPr>
        <w:t>40 puntas</w:t>
      </w:r>
    </w:p>
    <w:p w14:paraId="449A2480" w14:textId="1C29A592" w:rsidR="007E2CB7" w:rsidRDefault="00FA5686" w:rsidP="007E2CB7">
      <w:pPr>
        <w:rPr>
          <w:lang w:val="es-ES"/>
        </w:rPr>
      </w:pPr>
      <w:r>
        <w:rPr>
          <w:lang w:val="es-ES"/>
        </w:rPr>
        <w:t>encuestas de satisfacción</w:t>
      </w:r>
    </w:p>
    <w:p w14:paraId="04C18FC9" w14:textId="02B929EF" w:rsidR="00FA5686" w:rsidRDefault="00FA5686" w:rsidP="007E2CB7">
      <w:pPr>
        <w:rPr>
          <w:lang w:val="es-ES"/>
        </w:rPr>
      </w:pPr>
      <w:r>
        <w:rPr>
          <w:lang w:val="es-ES"/>
        </w:rPr>
        <w:t>estadísticas de donantes voluntarios/</w:t>
      </w:r>
      <w:r w:rsidR="00015C2E">
        <w:rPr>
          <w:lang w:val="es-ES"/>
        </w:rPr>
        <w:t>reposición</w:t>
      </w:r>
    </w:p>
    <w:p w14:paraId="64A4C34F" w14:textId="1FE5AC08" w:rsidR="001E6182" w:rsidRDefault="001E6182" w:rsidP="007E2CB7">
      <w:pPr>
        <w:rPr>
          <w:lang w:val="es-ES"/>
        </w:rPr>
      </w:pPr>
      <w:r>
        <w:rPr>
          <w:lang w:val="es-ES"/>
        </w:rPr>
        <w:t>cuanto tiempo se puede guardar la sangre, plaquetas y plasma</w:t>
      </w:r>
    </w:p>
    <w:p w14:paraId="05F77E69" w14:textId="77777777" w:rsidR="00015C2E" w:rsidRDefault="00015C2E" w:rsidP="007E2CB7">
      <w:pPr>
        <w:rPr>
          <w:lang w:val="es-ES"/>
        </w:rPr>
      </w:pPr>
    </w:p>
    <w:p w14:paraId="6D65039E" w14:textId="77777777" w:rsidR="00FA5686" w:rsidRDefault="00FA5686" w:rsidP="007E2CB7">
      <w:pPr>
        <w:rPr>
          <w:lang w:val="es-ES"/>
        </w:rPr>
      </w:pPr>
    </w:p>
    <w:p w14:paraId="7A9547A5" w14:textId="77777777" w:rsidR="007E2CB7" w:rsidRDefault="007E2CB7" w:rsidP="007E2CB7">
      <w:pPr>
        <w:rPr>
          <w:lang w:val="es-ES"/>
        </w:rPr>
      </w:pPr>
    </w:p>
    <w:p w14:paraId="745EDB99" w14:textId="4FE2A328" w:rsidR="007E2CB7" w:rsidRPr="007E2CB7" w:rsidRDefault="007E2CB7" w:rsidP="007E2CB7">
      <w:pPr>
        <w:rPr>
          <w:lang w:val="es-ES"/>
        </w:rPr>
      </w:pPr>
      <w:r>
        <w:rPr>
          <w:lang w:val="es-ES"/>
        </w:rPr>
        <w:t>Se desarrollara un piloto en el Banco de Sangre del Hospital Nacional Cayetano Heredia, en este piloto se elegirá 20 personas al azar a quienes se les enviará SMS de agradecimiento por su donación cuando se haya utilizado la sangre que han donado</w:t>
      </w:r>
    </w:p>
    <w:p w14:paraId="62FCF689" w14:textId="77777777" w:rsidR="007E2CB7" w:rsidRDefault="007E2CB7" w:rsidP="007746F8">
      <w:pPr>
        <w:pStyle w:val="Prrafodelista"/>
        <w:rPr>
          <w:lang w:val="es-ES"/>
        </w:rPr>
      </w:pPr>
    </w:p>
    <w:p w14:paraId="3B5A6359" w14:textId="77777777" w:rsidR="007E2CB7" w:rsidRDefault="007E2CB7" w:rsidP="007746F8">
      <w:pPr>
        <w:pStyle w:val="Prrafodelista"/>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7777777" w:rsidR="007746F8" w:rsidRDefault="007746F8" w:rsidP="007746F8">
      <w:pPr>
        <w:pStyle w:val="Prrafodelista"/>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2D7039AA" w14:textId="44014444" w:rsidR="001E6182" w:rsidRPr="001E6182" w:rsidRDefault="00862BAD" w:rsidP="001E6182">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1E6182" w:rsidRPr="001E6182">
        <w:rPr>
          <w:rFonts w:ascii="Calibri" w:eastAsia="Times New Roman" w:hAnsi="Calibri" w:cs="Times New Roman"/>
          <w:noProof/>
        </w:rPr>
        <w:t xml:space="preserve">1. </w:t>
      </w:r>
      <w:r w:rsidR="001E6182" w:rsidRPr="001E6182">
        <w:rPr>
          <w:rFonts w:ascii="Calibri" w:eastAsia="Times New Roman" w:hAnsi="Calibri" w:cs="Times New Roman"/>
          <w:noProof/>
        </w:rPr>
        <w:tab/>
        <w:t>Blood donation - Mayo Clinic [Internet]. [cited 2017 Jan 15]. Available from: http://www.mayoclinic.org/tests-procedures/blood-donation/basics/definition/prc-20020069</w:t>
      </w:r>
    </w:p>
    <w:p w14:paraId="4560F9B0" w14:textId="77777777" w:rsidR="001E6182" w:rsidRPr="001E6182" w:rsidRDefault="001E6182" w:rsidP="001E6182">
      <w:pPr>
        <w:widowControl w:val="0"/>
        <w:autoSpaceDE w:val="0"/>
        <w:autoSpaceDN w:val="0"/>
        <w:adjustRightInd w:val="0"/>
        <w:ind w:left="640" w:hanging="640"/>
        <w:rPr>
          <w:rFonts w:ascii="Calibri" w:eastAsia="Times New Roman" w:hAnsi="Calibri" w:cs="Times New Roman"/>
          <w:noProof/>
        </w:rPr>
      </w:pPr>
      <w:r w:rsidRPr="001E6182">
        <w:rPr>
          <w:rFonts w:ascii="Calibri" w:eastAsia="Times New Roman" w:hAnsi="Calibri" w:cs="Times New Roman"/>
          <w:noProof/>
        </w:rPr>
        <w:t xml:space="preserve">2. </w:t>
      </w:r>
      <w:r w:rsidRPr="001E6182">
        <w:rPr>
          <w:rFonts w:ascii="Calibri" w:eastAsia="Times New Roman" w:hAnsi="Calibri" w:cs="Times New Roman"/>
          <w:noProof/>
        </w:rPr>
        <w:tab/>
        <w:t>Donation FAQs [Internet]. [cited 2017 Jan 22]. Available from: http://www.redcrossblood.org/donating-blood/donation-faqs</w:t>
      </w:r>
    </w:p>
    <w:p w14:paraId="3457A0FE" w14:textId="77777777" w:rsidR="001E6182" w:rsidRPr="001E6182" w:rsidRDefault="001E6182" w:rsidP="001E6182">
      <w:pPr>
        <w:widowControl w:val="0"/>
        <w:autoSpaceDE w:val="0"/>
        <w:autoSpaceDN w:val="0"/>
        <w:adjustRightInd w:val="0"/>
        <w:ind w:left="640" w:hanging="640"/>
        <w:rPr>
          <w:rFonts w:ascii="Calibri" w:eastAsia="Times New Roman" w:hAnsi="Calibri" w:cs="Times New Roman"/>
          <w:noProof/>
        </w:rPr>
      </w:pPr>
      <w:r w:rsidRPr="001E6182">
        <w:rPr>
          <w:rFonts w:ascii="Calibri" w:eastAsia="Times New Roman" w:hAnsi="Calibri" w:cs="Times New Roman"/>
          <w:noProof/>
        </w:rPr>
        <w:t xml:space="preserve">3. </w:t>
      </w:r>
      <w:r w:rsidRPr="001E6182">
        <w:rPr>
          <w:rFonts w:ascii="Calibri" w:eastAsia="Times New Roman" w:hAnsi="Calibri" w:cs="Times New Roman"/>
          <w:noProof/>
        </w:rPr>
        <w:tab/>
        <w:t xml:space="preserve">Siromani U, Mammen JJ. Adaptations of Effective Blood Donor Motivation Strategies. 2016;2(6). </w:t>
      </w:r>
    </w:p>
    <w:p w14:paraId="20C7F1C3" w14:textId="77777777" w:rsidR="001E6182" w:rsidRPr="001E6182" w:rsidRDefault="001E6182" w:rsidP="001E6182">
      <w:pPr>
        <w:widowControl w:val="0"/>
        <w:autoSpaceDE w:val="0"/>
        <w:autoSpaceDN w:val="0"/>
        <w:adjustRightInd w:val="0"/>
        <w:ind w:left="640" w:hanging="640"/>
        <w:rPr>
          <w:rFonts w:ascii="Calibri" w:eastAsia="Times New Roman" w:hAnsi="Calibri" w:cs="Times New Roman"/>
          <w:noProof/>
        </w:rPr>
      </w:pPr>
      <w:r w:rsidRPr="001E6182">
        <w:rPr>
          <w:rFonts w:ascii="Calibri" w:eastAsia="Times New Roman" w:hAnsi="Calibri" w:cs="Times New Roman"/>
          <w:noProof/>
        </w:rPr>
        <w:t xml:space="preserve">4. </w:t>
      </w:r>
      <w:r w:rsidRPr="001E6182">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3192963D" w14:textId="77777777" w:rsidR="001E6182" w:rsidRPr="001E6182" w:rsidRDefault="001E6182" w:rsidP="001E6182">
      <w:pPr>
        <w:widowControl w:val="0"/>
        <w:autoSpaceDE w:val="0"/>
        <w:autoSpaceDN w:val="0"/>
        <w:adjustRightInd w:val="0"/>
        <w:ind w:left="640" w:hanging="640"/>
        <w:rPr>
          <w:rFonts w:ascii="Calibri" w:eastAsia="Times New Roman" w:hAnsi="Calibri" w:cs="Times New Roman"/>
          <w:noProof/>
        </w:rPr>
      </w:pPr>
      <w:r w:rsidRPr="001E6182">
        <w:rPr>
          <w:rFonts w:ascii="Calibri" w:eastAsia="Times New Roman" w:hAnsi="Calibri" w:cs="Times New Roman"/>
          <w:noProof/>
        </w:rPr>
        <w:t xml:space="preserve">5. </w:t>
      </w:r>
      <w:r w:rsidRPr="001E6182">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5F9A782D" w14:textId="77777777" w:rsidR="001E6182" w:rsidRPr="001E6182" w:rsidRDefault="001E6182" w:rsidP="001E6182">
      <w:pPr>
        <w:widowControl w:val="0"/>
        <w:autoSpaceDE w:val="0"/>
        <w:autoSpaceDN w:val="0"/>
        <w:adjustRightInd w:val="0"/>
        <w:ind w:left="640" w:hanging="640"/>
        <w:rPr>
          <w:rFonts w:ascii="Calibri" w:hAnsi="Calibri"/>
          <w:noProof/>
        </w:rPr>
      </w:pPr>
      <w:r w:rsidRPr="001E6182">
        <w:rPr>
          <w:rFonts w:ascii="Calibri" w:eastAsia="Times New Roman" w:hAnsi="Calibri" w:cs="Times New Roman"/>
          <w:noProof/>
        </w:rPr>
        <w:t xml:space="preserve">6. </w:t>
      </w:r>
      <w:r w:rsidRPr="001E6182">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50E62511" w:rsidR="00862BAD" w:rsidRPr="00202F6A" w:rsidRDefault="00862BAD" w:rsidP="001E6182">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430D23"/>
    <w:rsid w:val="004418C2"/>
    <w:rsid w:val="00454888"/>
    <w:rsid w:val="00463405"/>
    <w:rsid w:val="004768C8"/>
    <w:rsid w:val="004C25AD"/>
    <w:rsid w:val="0061151A"/>
    <w:rsid w:val="006863B3"/>
    <w:rsid w:val="006B704B"/>
    <w:rsid w:val="006D0818"/>
    <w:rsid w:val="00751822"/>
    <w:rsid w:val="00755491"/>
    <w:rsid w:val="007746F8"/>
    <w:rsid w:val="00777891"/>
    <w:rsid w:val="007B2435"/>
    <w:rsid w:val="007E2CB7"/>
    <w:rsid w:val="007E4C03"/>
    <w:rsid w:val="00800D24"/>
    <w:rsid w:val="00862BAD"/>
    <w:rsid w:val="00876EBF"/>
    <w:rsid w:val="00990BDB"/>
    <w:rsid w:val="00A42CA8"/>
    <w:rsid w:val="00A5076D"/>
    <w:rsid w:val="00A61574"/>
    <w:rsid w:val="00B47327"/>
    <w:rsid w:val="00B70CDE"/>
    <w:rsid w:val="00B74858"/>
    <w:rsid w:val="00BA333F"/>
    <w:rsid w:val="00BD40F2"/>
    <w:rsid w:val="00BD6974"/>
    <w:rsid w:val="00C45F2D"/>
    <w:rsid w:val="00D04AC5"/>
    <w:rsid w:val="00D109C6"/>
    <w:rsid w:val="00D938B3"/>
    <w:rsid w:val="00DA2F9A"/>
    <w:rsid w:val="00DC4FE7"/>
    <w:rsid w:val="00E15826"/>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4</Pages>
  <Words>2313</Words>
  <Characters>12726</Characters>
  <Application>Microsoft Macintosh Word</Application>
  <DocSecurity>0</DocSecurity>
  <Lines>106</Lines>
  <Paragraphs>30</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5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4</cp:revision>
  <dcterms:created xsi:type="dcterms:W3CDTF">2017-01-12T15:51:00Z</dcterms:created>
  <dcterms:modified xsi:type="dcterms:W3CDTF">2017-01-23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